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 xml:space="preserve">Methods for </w:t>
      </w:r>
      <w:proofErr w:type="spellStart"/>
      <w:r w:rsidRPr="00750B5E">
        <w:rPr>
          <w:rFonts w:ascii="Arial" w:eastAsia="Times New Roman" w:hAnsi="Arial" w:cs="Arial"/>
          <w:b/>
          <w:color w:val="FF0000"/>
          <w:sz w:val="19"/>
          <w:szCs w:val="19"/>
          <w:shd w:val="clear" w:color="auto" w:fill="FFFFFF"/>
        </w:rPr>
        <w:t>dex</w:t>
      </w:r>
      <w:proofErr w:type="spellEnd"/>
      <w:r w:rsidRPr="00750B5E">
        <w:rPr>
          <w:rFonts w:ascii="Arial" w:eastAsia="Times New Roman" w:hAnsi="Arial" w:cs="Arial"/>
          <w:b/>
          <w:color w:val="FF0000"/>
          <w:sz w:val="19"/>
          <w:szCs w:val="19"/>
          <w:shd w:val="clear" w:color="auto" w:fill="FFFFFF"/>
        </w:rPr>
        <w:t xml:space="preserve">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46BF4803" w:rsidR="001C5F02" w:rsidRDefault="00AD59AE" w:rsidP="00750B5E">
      <w:pPr>
        <w:ind w:left="720"/>
        <w:rPr>
          <w:ins w:id="33" w:author="Microsoft Office User" w:date="2018-03-24T15:46:00Z"/>
          <w:rFonts w:ascii="Arial" w:eastAsia="Times New Roman" w:hAnsi="Arial" w:cs="Arial"/>
          <w:b/>
          <w:color w:val="FF0000"/>
          <w:sz w:val="19"/>
          <w:szCs w:val="19"/>
          <w:shd w:val="clear" w:color="auto" w:fill="FFFFFF"/>
        </w:rPr>
      </w:pPr>
      <w:ins w:id="34" w:author="Microsoft Office User" w:date="2018-03-24T15:06:00Z">
        <w:r>
          <w:rPr>
            <w:rFonts w:ascii="Arial" w:eastAsia="Times New Roman" w:hAnsi="Arial" w:cs="Arial"/>
            <w:noProof/>
            <w:color w:val="FF0000"/>
            <w:sz w:val="19"/>
            <w:szCs w:val="19"/>
            <w:rPrChange w:id="35" w:author="Unknown">
              <w:rPr>
                <w:noProof/>
              </w:rPr>
            </w:rPrChange>
          </w:rPr>
          <mc:AlternateContent>
            <mc:Choice Requires="wps">
              <w:drawing>
                <wp:anchor distT="0" distB="0" distL="114300" distR="114300" simplePos="0" relativeHeight="251667456" behindDoc="0" locked="0" layoutInCell="1" allowOverlap="1" wp14:anchorId="62165BBB" wp14:editId="1087ACED">
                  <wp:simplePos x="0" y="0"/>
                  <wp:positionH relativeFrom="column">
                    <wp:posOffset>53788</wp:posOffset>
                  </wp:positionH>
                  <wp:positionV relativeFrom="paragraph">
                    <wp:posOffset>5356225</wp:posOffset>
                  </wp:positionV>
                  <wp:extent cx="297815" cy="277495"/>
                  <wp:effectExtent l="0" t="0" r="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297815" cy="2774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318817" w14:textId="07BA5368" w:rsidR="00AD59AE" w:rsidRDefault="00AD59A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2165BBB" id="_x0000_t202" coordsize="21600,21600" o:spt="202" path="m0,0l0,21600,21600,21600,21600,0xe">
                  <v:stroke joinstyle="miter"/>
                  <v:path gradientshapeok="t" o:connecttype="rect"/>
                </v:shapetype>
                <v:shape id="Text Box 16" o:spid="_x0000_s1026" type="#_x0000_t202" style="position:absolute;left:0;text-align:left;margin-left:4.25pt;margin-top:421.75pt;width:23.45pt;height:21.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" filled="f" stroked="f">
                  <v:textbox style="mso-fit-shape-to-text:t">
                    <w:txbxContent>
                      <w:p w14:paraId="4A318817" w14:textId="07BA5368" w:rsidR="00AD59AE" w:rsidRDefault="00AD59AE"/>
                    </w:txbxContent>
                  </v:textbox>
                  <w10:wrap type="square"/>
                </v:shape>
              </w:pict>
            </mc:Fallback>
          </mc:AlternateContent>
        </w:r>
      </w:ins>
      <w:commentRangeStart w:id="36"/>
      <w:r w:rsidR="001C5F02" w:rsidRPr="00750B5E">
        <w:rPr>
          <w:rFonts w:ascii="Arial" w:eastAsia="Times New Roman" w:hAnsi="Arial" w:cs="Arial"/>
          <w:b/>
          <w:color w:val="FF0000"/>
          <w:sz w:val="19"/>
          <w:szCs w:val="19"/>
          <w:shd w:val="clear" w:color="auto" w:fill="FFFFFF"/>
        </w:rPr>
        <w:t>Results</w:t>
      </w:r>
      <w:commentRangeEnd w:id="36"/>
      <w:r w:rsidR="001C5F02">
        <w:rPr>
          <w:rStyle w:val="CommentReference"/>
        </w:rPr>
        <w:commentReference w:id="36"/>
      </w:r>
      <w:ins w:id="37"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8" w:author="Microsoft Office User" w:date="2018-03-24T16:10:00Z">
        <w:r>
          <w:rPr>
            <w:rFonts w:ascii="Arial" w:eastAsia="Times New Roman" w:hAnsi="Arial" w:cs="Arial"/>
            <w:b/>
            <w:color w:val="FF0000"/>
            <w:sz w:val="19"/>
            <w:szCs w:val="19"/>
            <w:shd w:val="clear" w:color="auto" w:fill="FFFFFF"/>
          </w:rPr>
          <w:t>Obese dexamethasone-treated mice 2.09-fold higher fluid intake (</w:t>
        </w:r>
        <w:commentRangeStart w:id="39"/>
        <w:r>
          <w:rPr>
            <w:rFonts w:ascii="Arial" w:eastAsia="Times New Roman" w:hAnsi="Arial" w:cs="Arial"/>
            <w:b/>
            <w:color w:val="FF0000"/>
            <w:sz w:val="19"/>
            <w:szCs w:val="19"/>
            <w:shd w:val="clear" w:color="auto" w:fill="FFFFFF"/>
          </w:rPr>
          <w:t>p</w:t>
        </w:r>
      </w:ins>
      <w:commentRangeEnd w:id="39"/>
      <w:ins w:id="40" w:author="Microsoft Office User" w:date="2018-03-24T16:19:00Z">
        <w:r w:rsidR="00435C2D">
          <w:rPr>
            <w:rStyle w:val="CommentReference"/>
          </w:rPr>
          <w:commentReference w:id="39"/>
        </w:r>
      </w:ins>
      <w:ins w:id="41" w:author="Microsoft Office User" w:date="2018-03-24T16:10:00Z">
        <w:r>
          <w:rPr>
            <w:rFonts w:ascii="Arial" w:eastAsia="Times New Roman" w:hAnsi="Arial" w:cs="Arial"/>
            <w:b/>
            <w:color w:val="FF0000"/>
            <w:sz w:val="19"/>
            <w:szCs w:val="19"/>
            <w:shd w:val="clear" w:color="auto" w:fill="FFFFFF"/>
          </w:rPr>
          <w:t>=)</w:t>
        </w:r>
      </w:ins>
      <w:ins w:id="42"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43" w:author="Microsoft Office User" w:date="2018-03-24T16:10:00Z">
        <w:r>
          <w:rPr>
            <w:rFonts w:ascii="Arial" w:eastAsia="Times New Roman" w:hAnsi="Arial" w:cs="Arial"/>
            <w:b/>
            <w:color w:val="FF0000"/>
            <w:sz w:val="19"/>
            <w:szCs w:val="19"/>
            <w:shd w:val="clear" w:color="auto" w:fill="FFFFFF"/>
          </w:rPr>
          <w:t>.</w:t>
        </w:r>
      </w:ins>
      <w:ins w:id="44"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5" w:author="Microsoft Office User" w:date="2018-03-24T16:14:00Z">
        <w:r w:rsidR="00E96EA3">
          <w:rPr>
            <w:rFonts w:ascii="Arial" w:eastAsia="Times New Roman" w:hAnsi="Arial" w:cs="Arial"/>
            <w:b/>
            <w:color w:val="FF0000"/>
            <w:sz w:val="19"/>
            <w:szCs w:val="19"/>
            <w:shd w:val="clear" w:color="auto" w:fill="FFFFFF"/>
          </w:rPr>
          <w:t xml:space="preserve"> a</w:t>
        </w:r>
      </w:ins>
      <w:ins w:id="46" w:author="Microsoft Office User" w:date="2018-03-24T16:12:00Z">
        <w:r w:rsidR="00E96EA3">
          <w:rPr>
            <w:rFonts w:ascii="Arial" w:eastAsia="Times New Roman" w:hAnsi="Arial" w:cs="Arial"/>
            <w:b/>
            <w:color w:val="FF0000"/>
            <w:sz w:val="19"/>
            <w:szCs w:val="19"/>
            <w:shd w:val="clear" w:color="auto" w:fill="FFFFFF"/>
          </w:rPr>
          <w:t xml:space="preserve"> 22</w:t>
        </w:r>
      </w:ins>
      <w:ins w:id="47" w:author="Microsoft Office User" w:date="2018-03-24T16:13:00Z">
        <w:r w:rsidR="00E96EA3">
          <w:rPr>
            <w:rFonts w:ascii="Arial" w:eastAsia="Times New Roman" w:hAnsi="Arial" w:cs="Arial"/>
            <w:b/>
            <w:color w:val="FF0000"/>
            <w:sz w:val="19"/>
            <w:szCs w:val="19"/>
            <w:shd w:val="clear" w:color="auto" w:fill="FFFFFF"/>
          </w:rPr>
          <w:t xml:space="preserve">.01% </w:t>
        </w:r>
      </w:ins>
      <w:ins w:id="48"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9" w:author="Microsoft Office User" w:date="2018-03-24T16:13:00Z">
        <w:r w:rsidR="00E96EA3">
          <w:rPr>
            <w:rFonts w:ascii="Arial" w:eastAsia="Times New Roman" w:hAnsi="Arial" w:cs="Arial"/>
            <w:b/>
            <w:color w:val="FF0000"/>
            <w:sz w:val="19"/>
            <w:szCs w:val="19"/>
            <w:shd w:val="clear" w:color="auto" w:fill="FFFFFF"/>
          </w:rPr>
          <w:t xml:space="preserve">when </w:t>
        </w:r>
      </w:ins>
      <w:ins w:id="50" w:author="Microsoft Office User" w:date="2018-03-24T16:14:00Z">
        <w:r w:rsidR="00E96EA3">
          <w:rPr>
            <w:rFonts w:ascii="Arial" w:eastAsia="Times New Roman" w:hAnsi="Arial" w:cs="Arial"/>
            <w:b/>
            <w:color w:val="FF0000"/>
            <w:sz w:val="19"/>
            <w:szCs w:val="19"/>
            <w:shd w:val="clear" w:color="auto" w:fill="FFFFFF"/>
          </w:rPr>
          <w:t>a</w:t>
        </w:r>
      </w:ins>
      <w:ins w:id="51"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52"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53" w:author="Microsoft Office User" w:date="2018-03-24T16:08:00Z">
        <w:r>
          <w:rPr>
            <w:rFonts w:ascii="Arial" w:eastAsia="Times New Roman" w:hAnsi="Arial" w:cs="Arial"/>
            <w:b/>
            <w:color w:val="FF0000"/>
            <w:sz w:val="19"/>
            <w:szCs w:val="19"/>
            <w:shd w:val="clear" w:color="auto" w:fill="FFFFFF"/>
          </w:rPr>
          <w:t>7.59-fold</w:t>
        </w:r>
      </w:ins>
      <w:ins w:id="54"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5"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6"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7"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8" w:author="Microsoft Office User" w:date="2018-03-24T15:09:00Z"/>
                                </w:rPr>
                              </w:pPr>
                              <w:ins w:id="59"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60" w:author="Microsoft Office User" w:date="2018-03-24T15:09:00Z">
                                <w:r w:rsidRPr="00A16083">
                                  <w:rPr>
                                    <w:b/>
                                  </w:rPr>
                                  <w:t>Figure 1:</w:t>
                                </w:r>
                              </w:ins>
                              <w:ins w:id="61" w:author="Microsoft Office User" w:date="2018-03-24T15:10:00Z">
                                <w:r w:rsidRPr="00A16083">
                                  <w:rPr>
                                    <w:b/>
                                  </w:rPr>
                                  <w:t xml:space="preserve"> Dexamethasone </w:t>
                                </w:r>
                              </w:ins>
                              <w:ins w:id="62" w:author="Microsoft Office User" w:date="2018-03-24T15:13:00Z">
                                <w:r w:rsidR="00C9202B" w:rsidRPr="00A16083">
                                  <w:rPr>
                                    <w:b/>
                                  </w:rPr>
                                  <w:t>intake and serum c</w:t>
                                </w:r>
                                <w:r w:rsidR="001A5D8A" w:rsidRPr="00A16083">
                                  <w:rPr>
                                    <w:b/>
                                  </w:rPr>
                                  <w:t>once</w:t>
                                </w:r>
                              </w:ins>
                              <w:ins w:id="63" w:author="Microsoft Office User" w:date="2018-03-24T15:14:00Z">
                                <w:r w:rsidR="001A5D8A" w:rsidRPr="00A16083">
                                  <w:rPr>
                                    <w:b/>
                                  </w:rPr>
                                  <w:t>n</w:t>
                                </w:r>
                              </w:ins>
                              <w:ins w:id="64" w:author="Microsoft Office User" w:date="2018-03-24T15:13:00Z">
                                <w:r w:rsidR="001A5D8A" w:rsidRPr="00A16083">
                                  <w:rPr>
                                    <w:b/>
                                  </w:rPr>
                                  <w:t>tration</w:t>
                                </w:r>
                              </w:ins>
                              <w:ins w:id="65" w:author="Microsoft Office User" w:date="2018-03-24T15:16:00Z">
                                <w:r w:rsidR="00B178E1" w:rsidRPr="00A16083">
                                  <w:rPr>
                                    <w:b/>
                                  </w:rPr>
                                  <w:t>s</w:t>
                                </w:r>
                              </w:ins>
                              <w:ins w:id="66" w:author="Microsoft Office User" w:date="2018-03-24T15:14:00Z">
                                <w:r w:rsidR="001A5D8A" w:rsidRPr="00A16083">
                                  <w:rPr>
                                    <w:b/>
                                  </w:rPr>
                                  <w:t>.</w:t>
                                </w:r>
                                <w:r w:rsidR="001A5D8A">
                                  <w:t xml:space="preserve"> </w:t>
                                </w:r>
                              </w:ins>
                              <w:ins w:id="67" w:author="Microsoft Office User" w:date="2018-03-24T15:17:00Z">
                                <w:r w:rsidR="00264818">
                                  <w:t xml:space="preserve">Amount of dexamethasone consumed per mouse (A), </w:t>
                                </w:r>
                              </w:ins>
                              <w:ins w:id="68" w:author="Microsoft Office User" w:date="2018-03-24T15:19:00Z">
                                <w:r w:rsidR="001152F7">
                                  <w:t xml:space="preserve">amounts </w:t>
                                </w:r>
                              </w:ins>
                              <w:ins w:id="69" w:author="Microsoft Office User" w:date="2018-03-24T15:17:00Z">
                                <w:r w:rsidR="00264818">
                                  <w:t xml:space="preserve">normalized to mouse weight (B) and </w:t>
                                </w:r>
                              </w:ins>
                              <w:ins w:id="70" w:author="Microsoft Office User" w:date="2018-03-24T15:18:00Z">
                                <w:r w:rsidR="00264818">
                                  <w:t xml:space="preserve">normalized </w:t>
                                </w:r>
                              </w:ins>
                              <w:ins w:id="71" w:author="Microsoft Office User" w:date="2018-03-24T15:17:00Z">
                                <w:r w:rsidR="00264818">
                                  <w:t xml:space="preserve">weekly </w:t>
                                </w:r>
                              </w:ins>
                              <w:ins w:id="72" w:author="Microsoft Office User" w:date="2018-03-24T15:18:00Z">
                                <w:r w:rsidR="00264818">
                                  <w:t>measures (C)</w:t>
                                </w:r>
                              </w:ins>
                              <w:ins w:id="73" w:author="Microsoft Office User" w:date="2018-03-24T15:30:00Z">
                                <w:r w:rsidR="009D36FF">
                                  <w:t xml:space="preserve"> as determined by volume consumed per cage per week</w:t>
                                </w:r>
                              </w:ins>
                              <w:ins w:id="74" w:author="Microsoft Office User" w:date="2018-03-24T15:22:00Z">
                                <w:r w:rsidR="0088205D">
                                  <w:t xml:space="preserve"> for </w:t>
                                </w:r>
                                <w:r w:rsidR="0088205D" w:rsidRPr="005946A3">
                                  <w:t>NCD</w:t>
                                </w:r>
                              </w:ins>
                              <w:ins w:id="75" w:author="Microsoft Office User" w:date="2018-03-24T15:23:00Z">
                                <w:r w:rsidR="0088205D" w:rsidRPr="005946A3">
                                  <w:t>-</w:t>
                                </w:r>
                              </w:ins>
                              <w:ins w:id="76" w:author="Microsoft Office User" w:date="2018-03-24T15:22:00Z">
                                <w:r w:rsidR="0088205D" w:rsidRPr="005946A3">
                                  <w:t xml:space="preserve"> (</w:t>
                                </w:r>
                              </w:ins>
                              <w:ins w:id="77" w:author="Microsoft Office User" w:date="2018-03-24T16:02:00Z">
                                <w:r w:rsidR="005946A3" w:rsidRPr="00A16083">
                                  <w:t>n=12</w:t>
                                </w:r>
                              </w:ins>
                              <w:ins w:id="78" w:author="Microsoft Office User" w:date="2018-03-24T15:22:00Z">
                                <w:r w:rsidR="0088205D" w:rsidRPr="005946A3">
                                  <w:t>) and HFD</w:t>
                                </w:r>
                              </w:ins>
                              <w:ins w:id="79" w:author="Microsoft Office User" w:date="2018-03-24T15:23:00Z">
                                <w:r w:rsidR="0088205D" w:rsidRPr="005946A3">
                                  <w:t>-fed (</w:t>
                                </w:r>
                              </w:ins>
                              <w:ins w:id="80" w:author="Microsoft Office User" w:date="2018-03-24T16:03:00Z">
                                <w:r w:rsidR="005946A3" w:rsidRPr="00A16083">
                                  <w:t>n=20</w:t>
                                </w:r>
                              </w:ins>
                              <w:ins w:id="81" w:author="Microsoft Office User" w:date="2018-03-24T15:23:00Z">
                                <w:r w:rsidR="0088205D" w:rsidRPr="005946A3">
                                  <w:t>) mice</w:t>
                                </w:r>
                              </w:ins>
                              <w:ins w:id="82" w:author="Microsoft Office User" w:date="2018-03-24T15:19:00Z">
                                <w:r w:rsidR="001152F7">
                                  <w:t>. Concentration of dexamethasone in serum</w:t>
                                </w:r>
                              </w:ins>
                              <w:ins w:id="83" w:author="Microsoft Office User" w:date="2018-03-24T15:24:00Z">
                                <w:r w:rsidR="0088205D">
                                  <w:t xml:space="preserve"> of NCD-fed (n=</w:t>
                                </w:r>
                              </w:ins>
                              <w:ins w:id="84" w:author="Microsoft Office User" w:date="2018-03-24T15:28:00Z">
                                <w:r w:rsidR="00DE3303">
                                  <w:t>8</w:t>
                                </w:r>
                              </w:ins>
                              <w:ins w:id="85" w:author="Microsoft Office User" w:date="2018-03-24T15:24:00Z">
                                <w:r w:rsidR="0088205D">
                                  <w:t>) and HFD-fed (n=</w:t>
                                </w:r>
                              </w:ins>
                              <w:ins w:id="86" w:author="Microsoft Office User" w:date="2018-03-24T15:27:00Z">
                                <w:r w:rsidR="00DE3303">
                                  <w:t>11</w:t>
                                </w:r>
                              </w:ins>
                              <w:ins w:id="87" w:author="Microsoft Office User" w:date="2018-03-24T15:24:00Z">
                                <w:r w:rsidR="0088205D">
                                  <w:t>)</w:t>
                                </w:r>
                              </w:ins>
                              <w:ins w:id="88" w:author="Microsoft Office User" w:date="2018-03-24T15:19:00Z">
                                <w:r w:rsidR="001152F7">
                                  <w:t xml:space="preserve"> at the end of the study</w:t>
                                </w:r>
                              </w:ins>
                              <w:ins w:id="89" w:author="Microsoft Office User" w:date="2018-03-24T15:21:00Z">
                                <w:r w:rsidR="00C9202B">
                                  <w:t xml:space="preserve"> as determined by LC-MS</w:t>
                                </w:r>
                              </w:ins>
                              <w:ins w:id="90" w:author="Microsoft Office User" w:date="2018-03-24T15:20:00Z">
                                <w:r w:rsidR="001152F7">
                                  <w:t xml:space="preserve"> (D)</w:t>
                                </w:r>
                              </w:ins>
                              <w:ins w:id="91"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91" w:author="Microsoft Office User" w:date="2018-03-24T15:09:00Z"/>
                          </w:rPr>
                        </w:pPr>
                        <w:ins w:id="92"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3" w:author="Microsoft Office User" w:date="2018-03-24T15:09:00Z">
                          <w:r w:rsidRPr="00A16083">
                            <w:rPr>
                              <w:b/>
                            </w:rPr>
                            <w:t>Figure 1:</w:t>
                          </w:r>
                        </w:ins>
                        <w:ins w:id="94" w:author="Microsoft Office User" w:date="2018-03-24T15:10:00Z">
                          <w:r w:rsidRPr="00A16083">
                            <w:rPr>
                              <w:b/>
                            </w:rPr>
                            <w:t xml:space="preserve"> Dexamethasone </w:t>
                          </w:r>
                        </w:ins>
                        <w:ins w:id="95" w:author="Microsoft Office User" w:date="2018-03-24T15:13:00Z">
                          <w:r w:rsidR="00C9202B" w:rsidRPr="00A16083">
                            <w:rPr>
                              <w:b/>
                            </w:rPr>
                            <w:t>intake and serum c</w:t>
                          </w:r>
                          <w:r w:rsidR="001A5D8A" w:rsidRPr="00A16083">
                            <w:rPr>
                              <w:b/>
                            </w:rPr>
                            <w:t>once</w:t>
                          </w:r>
                        </w:ins>
                        <w:ins w:id="96" w:author="Microsoft Office User" w:date="2018-03-24T15:14:00Z">
                          <w:r w:rsidR="001A5D8A" w:rsidRPr="00A16083">
                            <w:rPr>
                              <w:b/>
                            </w:rPr>
                            <w:t>n</w:t>
                          </w:r>
                        </w:ins>
                        <w:ins w:id="97" w:author="Microsoft Office User" w:date="2018-03-24T15:13:00Z">
                          <w:r w:rsidR="001A5D8A" w:rsidRPr="00A16083">
                            <w:rPr>
                              <w:b/>
                            </w:rPr>
                            <w:t>tration</w:t>
                          </w:r>
                        </w:ins>
                        <w:ins w:id="98" w:author="Microsoft Office User" w:date="2018-03-24T15:16:00Z">
                          <w:r w:rsidR="00B178E1" w:rsidRPr="00A16083">
                            <w:rPr>
                              <w:b/>
                            </w:rPr>
                            <w:t>s</w:t>
                          </w:r>
                        </w:ins>
                        <w:ins w:id="99" w:author="Microsoft Office User" w:date="2018-03-24T15:14:00Z">
                          <w:r w:rsidR="001A5D8A" w:rsidRPr="00A16083">
                            <w:rPr>
                              <w:b/>
                            </w:rPr>
                            <w:t>.</w:t>
                          </w:r>
                          <w:r w:rsidR="001A5D8A">
                            <w:t xml:space="preserve"> </w:t>
                          </w:r>
                        </w:ins>
                        <w:ins w:id="100" w:author="Microsoft Office User" w:date="2018-03-24T15:17:00Z">
                          <w:r w:rsidR="00264818">
                            <w:t xml:space="preserve">Amount of dexamethasone consumed per mouse (A), </w:t>
                          </w:r>
                        </w:ins>
                        <w:ins w:id="101" w:author="Microsoft Office User" w:date="2018-03-24T15:19:00Z">
                          <w:r w:rsidR="001152F7">
                            <w:t xml:space="preserve">amounts </w:t>
                          </w:r>
                        </w:ins>
                        <w:ins w:id="102" w:author="Microsoft Office User" w:date="2018-03-24T15:17:00Z">
                          <w:r w:rsidR="00264818">
                            <w:t xml:space="preserve">normalized to mouse weight (B) and </w:t>
                          </w:r>
                        </w:ins>
                        <w:ins w:id="103" w:author="Microsoft Office User" w:date="2018-03-24T15:18:00Z">
                          <w:r w:rsidR="00264818">
                            <w:t xml:space="preserve">normalized </w:t>
                          </w:r>
                        </w:ins>
                        <w:ins w:id="104" w:author="Microsoft Office User" w:date="2018-03-24T15:17:00Z">
                          <w:r w:rsidR="00264818">
                            <w:t xml:space="preserve">weekly </w:t>
                          </w:r>
                        </w:ins>
                        <w:ins w:id="105" w:author="Microsoft Office User" w:date="2018-03-24T15:18:00Z">
                          <w:r w:rsidR="00264818">
                            <w:t>measures (C)</w:t>
                          </w:r>
                        </w:ins>
                        <w:ins w:id="106" w:author="Microsoft Office User" w:date="2018-03-24T15:30:00Z">
                          <w:r w:rsidR="009D36FF">
                            <w:t xml:space="preserve"> as determined by volume consumed per cage per week</w:t>
                          </w:r>
                        </w:ins>
                        <w:ins w:id="107" w:author="Microsoft Office User" w:date="2018-03-24T15:22:00Z">
                          <w:r w:rsidR="0088205D">
                            <w:t xml:space="preserve"> for </w:t>
                          </w:r>
                          <w:r w:rsidR="0088205D" w:rsidRPr="005946A3">
                            <w:t>NCD</w:t>
                          </w:r>
                        </w:ins>
                        <w:ins w:id="108" w:author="Microsoft Office User" w:date="2018-03-24T15:23:00Z">
                          <w:r w:rsidR="0088205D" w:rsidRPr="005946A3">
                            <w:t>-</w:t>
                          </w:r>
                        </w:ins>
                        <w:ins w:id="109" w:author="Microsoft Office User" w:date="2018-03-24T15:22:00Z">
                          <w:r w:rsidR="0088205D" w:rsidRPr="005946A3">
                            <w:t xml:space="preserve"> (</w:t>
                          </w:r>
                        </w:ins>
                        <w:ins w:id="110" w:author="Microsoft Office User" w:date="2018-03-24T16:02:00Z">
                          <w:r w:rsidR="005946A3" w:rsidRPr="00A16083">
                            <w:t>n=12</w:t>
                          </w:r>
                        </w:ins>
                        <w:ins w:id="111" w:author="Microsoft Office User" w:date="2018-03-24T15:22:00Z">
                          <w:r w:rsidR="0088205D" w:rsidRPr="005946A3">
                            <w:t>) and HFD</w:t>
                          </w:r>
                        </w:ins>
                        <w:ins w:id="112" w:author="Microsoft Office User" w:date="2018-03-24T15:23:00Z">
                          <w:r w:rsidR="0088205D" w:rsidRPr="005946A3">
                            <w:t>-fed (</w:t>
                          </w:r>
                        </w:ins>
                        <w:ins w:id="113" w:author="Microsoft Office User" w:date="2018-03-24T16:03:00Z">
                          <w:r w:rsidR="005946A3" w:rsidRPr="00A16083">
                            <w:t>n=20</w:t>
                          </w:r>
                        </w:ins>
                        <w:ins w:id="114" w:author="Microsoft Office User" w:date="2018-03-24T15:23:00Z">
                          <w:r w:rsidR="0088205D" w:rsidRPr="005946A3">
                            <w:t>) mice</w:t>
                          </w:r>
                        </w:ins>
                        <w:ins w:id="115" w:author="Microsoft Office User" w:date="2018-03-24T15:19:00Z">
                          <w:r w:rsidR="001152F7">
                            <w:t>. Concentration of dexamethasone in serum</w:t>
                          </w:r>
                        </w:ins>
                        <w:ins w:id="116" w:author="Microsoft Office User" w:date="2018-03-24T15:24:00Z">
                          <w:r w:rsidR="0088205D">
                            <w:t xml:space="preserve"> of NCD-fed (n=</w:t>
                          </w:r>
                        </w:ins>
                        <w:ins w:id="117" w:author="Microsoft Office User" w:date="2018-03-24T15:28:00Z">
                          <w:r w:rsidR="00DE3303">
                            <w:t>8</w:t>
                          </w:r>
                        </w:ins>
                        <w:ins w:id="118" w:author="Microsoft Office User" w:date="2018-03-24T15:24:00Z">
                          <w:r w:rsidR="0088205D">
                            <w:t>) and HFD-fed (n=</w:t>
                          </w:r>
                        </w:ins>
                        <w:ins w:id="119" w:author="Microsoft Office User" w:date="2018-03-24T15:27:00Z">
                          <w:r w:rsidR="00DE3303">
                            <w:t>11</w:t>
                          </w:r>
                        </w:ins>
                        <w:ins w:id="120" w:author="Microsoft Office User" w:date="2018-03-24T15:24:00Z">
                          <w:r w:rsidR="0088205D">
                            <w:t>)</w:t>
                          </w:r>
                        </w:ins>
                        <w:ins w:id="121" w:author="Microsoft Office User" w:date="2018-03-24T15:19:00Z">
                          <w:r w:rsidR="001152F7">
                            <w:t xml:space="preserve"> at the end of the study</w:t>
                          </w:r>
                        </w:ins>
                        <w:ins w:id="122" w:author="Microsoft Office User" w:date="2018-03-24T15:21:00Z">
                          <w:r w:rsidR="00C9202B">
                            <w:t xml:space="preserve"> as determined by LC-MS</w:t>
                          </w:r>
                        </w:ins>
                        <w:ins w:id="123" w:author="Microsoft Office User" w:date="2018-03-24T15:20:00Z">
                          <w:r w:rsidR="001152F7">
                            <w:t xml:space="preserve"> (D)</w:t>
                          </w:r>
                        </w:ins>
                        <w:ins w:id="124"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08F78FC0"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42DA549D" w:rsidR="001C5F02" w:rsidRPr="001C5F02" w:rsidRDefault="00AD59AE" w:rsidP="00750B5E">
      <w:pPr>
        <w:jc w:val="both"/>
        <w:rPr>
          <w:rFonts w:ascii="Arial" w:eastAsia="Times New Roman" w:hAnsi="Arial" w:cs="Arial"/>
          <w:color w:val="FF0000"/>
          <w:sz w:val="19"/>
          <w:szCs w:val="19"/>
          <w:shd w:val="clear" w:color="auto" w:fill="FFFFFF"/>
        </w:rPr>
      </w:pPr>
      <w:ins w:id="92" w:author="Microsoft Office User" w:date="2018-03-24T15:06:00Z">
        <w:r>
          <w:rPr>
            <w:rFonts w:ascii="Arial" w:eastAsia="Times New Roman" w:hAnsi="Arial" w:cs="Arial"/>
            <w:noProof/>
            <w:color w:val="FF0000"/>
            <w:sz w:val="19"/>
            <w:szCs w:val="19"/>
            <w:rPrChange w:id="93" w:author="Unknown">
              <w:rPr>
                <w:noProof/>
              </w:rPr>
            </w:rPrChange>
          </w:rPr>
          <w:lastRenderedPageBreak/>
          <mc:AlternateContent>
            <mc:Choice Requires="wps">
              <w:drawing>
                <wp:anchor distT="0" distB="0" distL="114300" distR="114300" simplePos="0" relativeHeight="251666432" behindDoc="0" locked="0" layoutInCell="1" allowOverlap="1" wp14:anchorId="4CECE6E6" wp14:editId="1FC966DB">
                  <wp:simplePos x="0" y="0"/>
                  <wp:positionH relativeFrom="column">
                    <wp:posOffset>-62865</wp:posOffset>
                  </wp:positionH>
                  <wp:positionV relativeFrom="paragraph">
                    <wp:posOffset>6397625</wp:posOffset>
                  </wp:positionV>
                  <wp:extent cx="6400800" cy="1828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6400800" cy="1828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492973" w14:textId="77777777" w:rsidR="00AD59AE" w:rsidRDefault="00AD59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ECE6E6" id="Text Box 7" o:spid="_x0000_s1028" type="#_x0000_t202" style="position:absolute;left:0;text-align:left;margin-left:-4.95pt;margin-top:503.75pt;width:7in;height:2in;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" filled="f" stroked="f">
                  <v:textbox>
                    <w:txbxContent>
                      <w:p w14:paraId="67492973" w14:textId="77777777" w:rsidR="00AD59AE" w:rsidRDefault="00AD59AE"/>
                    </w:txbxContent>
                  </v:textbox>
                  <w10:wrap type="square"/>
                </v:shape>
              </w:pict>
            </mc:Fallback>
          </mc:AlternateContent>
        </w:r>
      </w:ins>
      <w:r w:rsidR="001C5F02" w:rsidRPr="00750B5E">
        <w:rPr>
          <w:rFonts w:ascii="Arial" w:eastAsia="Times New Roman" w:hAnsi="Arial" w:cs="Arial"/>
          <w:color w:val="FF0000"/>
          <w:sz w:val="19"/>
          <w:szCs w:val="19"/>
          <w:shd w:val="clear" w:color="auto" w:fill="FFFFFF"/>
        </w:rPr>
        <w:t xml:space="preserve">We also note that </w:t>
      </w:r>
      <w:r w:rsidR="001C5F02">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00DD20C6" w:rsidRPr="00DF16A0">
        <w:rPr>
          <w:rFonts w:ascii="Arial" w:eastAsia="Times New Roman" w:hAnsi="Arial" w:cs="Arial"/>
          <w:b/>
          <w:color w:val="222222"/>
          <w:sz w:val="19"/>
          <w:szCs w:val="19"/>
          <w:shd w:val="clear" w:color="auto" w:fill="FFFFFF"/>
        </w:rPr>
        <w:t>Therefore</w:t>
      </w:r>
      <w:proofErr w:type="gramEnd"/>
      <w:r w:rsidR="00DD20C6"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FAB75F7" w:rsidR="008B31DB" w:rsidRDefault="008B31DB" w:rsidP="00DD20C6">
      <w:pPr>
        <w:rPr>
          <w:rFonts w:ascii="Arial" w:eastAsia="Times New Roman" w:hAnsi="Arial" w:cs="Arial"/>
          <w:color w:val="FF0000"/>
          <w:sz w:val="19"/>
          <w:szCs w:val="19"/>
          <w:shd w:val="clear" w:color="auto" w:fill="FFFFFF"/>
        </w:rPr>
      </w:pPr>
      <w:del w:id="94"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607C537C" w:rsidR="003629DC" w:rsidRPr="00750B5E" w:rsidRDefault="003629DC" w:rsidP="00750B5E">
      <w:pPr>
        <w:ind w:left="64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Write something for the discussion section</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 xml:space="preserve">metabolic perturbations both at the </w:t>
      </w:r>
      <w:r w:rsidR="00D10AB5">
        <w:rPr>
          <w:rFonts w:ascii="Arial" w:eastAsia="Times New Roman" w:hAnsi="Arial" w:cs="Arial"/>
          <w:color w:val="FF0000"/>
          <w:sz w:val="19"/>
          <w:szCs w:val="19"/>
          <w:shd w:val="clear" w:color="auto" w:fill="FFFFFF"/>
        </w:rPr>
        <w:lastRenderedPageBreak/>
        <w:t>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in obese, dexamethasone treated animals.  As can be seen in the new Supplementary Figure 2, both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77777777"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A of this response (and the revised Supplementary Figure XX),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222318A0" w:rsidR="00253A0E" w:rsidRDefault="00253A0E" w:rsidP="00750B5E">
      <w:pPr>
        <w:ind w:left="720"/>
        <w:rPr>
          <w:rFonts w:ascii="Arial" w:eastAsia="Times New Roman" w:hAnsi="Arial" w:cs="Arial"/>
          <w:color w:val="FF0000"/>
          <w:sz w:val="19"/>
          <w:szCs w:val="19"/>
          <w:shd w:val="clear" w:color="auto" w:fill="FFFFFF"/>
        </w:rPr>
      </w:pPr>
      <w:del w:id="95"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96"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97" w:author="Microsoft Office User" w:date="2018-03-24T19:35:00Z">
        <w:r w:rsidR="00800F94">
          <w:rPr>
            <w:rFonts w:ascii="Arial" w:eastAsia="Times New Roman" w:hAnsi="Arial" w:cs="Arial"/>
            <w:b/>
            <w:color w:val="FF0000"/>
            <w:sz w:val="19"/>
            <w:szCs w:val="19"/>
            <w:shd w:val="clear" w:color="auto" w:fill="FFFFFF"/>
          </w:rPr>
          <w:t xml:space="preserve">, </w:t>
        </w:r>
      </w:ins>
      <w:ins w:id="98"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99" w:author="Microsoft Office User" w:date="2018-03-24T19:36:00Z">
        <w:r w:rsidR="00800F94">
          <w:rPr>
            <w:rFonts w:ascii="Arial" w:eastAsia="Times New Roman" w:hAnsi="Arial" w:cs="Arial"/>
            <w:b/>
            <w:color w:val="FF0000"/>
            <w:sz w:val="19"/>
            <w:szCs w:val="19"/>
            <w:shd w:val="clear" w:color="auto" w:fill="FFFFFF"/>
          </w:rPr>
          <w:t xml:space="preserve"> disposal </w:t>
        </w:r>
      </w:ins>
      <w:ins w:id="100"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101" w:author="Microsoft Office User" w:date="2018-03-24T19:33:00Z">
        <w:r w:rsidR="00800F94">
          <w:rPr>
            <w:rFonts w:ascii="Arial" w:eastAsia="Times New Roman" w:hAnsi="Arial" w:cs="Arial"/>
            <w:b/>
            <w:color w:val="FF0000"/>
            <w:sz w:val="19"/>
            <w:szCs w:val="19"/>
            <w:shd w:val="clear" w:color="auto" w:fill="FFFFFF"/>
          </w:rPr>
          <w:t>in lean and obese mice</w:t>
        </w:r>
      </w:ins>
      <w:ins w:id="102" w:author="Microsoft Office User" w:date="2018-03-24T19:39:00Z">
        <w:r w:rsidR="00800F94">
          <w:rPr>
            <w:rFonts w:ascii="Arial" w:eastAsia="Times New Roman" w:hAnsi="Arial" w:cs="Arial"/>
            <w:b/>
            <w:color w:val="FF0000"/>
            <w:sz w:val="19"/>
            <w:szCs w:val="19"/>
            <w:shd w:val="clear" w:color="auto" w:fill="FFFFFF"/>
          </w:rPr>
          <w:t xml:space="preserve"> (Supplementary Figure 1</w:t>
        </w:r>
      </w:ins>
      <w:ins w:id="103" w:author="Microsoft Office User" w:date="2018-03-24T19:40:00Z">
        <w:r w:rsidR="00800F94">
          <w:rPr>
            <w:rFonts w:ascii="Arial" w:eastAsia="Times New Roman" w:hAnsi="Arial" w:cs="Arial"/>
            <w:b/>
            <w:color w:val="FF0000"/>
            <w:sz w:val="19"/>
            <w:szCs w:val="19"/>
            <w:shd w:val="clear" w:color="auto" w:fill="FFFFFF"/>
          </w:rPr>
          <w:t>X</w:t>
        </w:r>
      </w:ins>
      <w:ins w:id="104" w:author="Microsoft Office User" w:date="2018-03-24T19:39:00Z">
        <w:r w:rsidR="00800F94">
          <w:rPr>
            <w:rFonts w:ascii="Arial" w:eastAsia="Times New Roman" w:hAnsi="Arial" w:cs="Arial"/>
            <w:b/>
            <w:color w:val="FF0000"/>
            <w:sz w:val="19"/>
            <w:szCs w:val="19"/>
            <w:shd w:val="clear" w:color="auto" w:fill="FFFFFF"/>
          </w:rPr>
          <w:t>)</w:t>
        </w:r>
      </w:ins>
      <w:ins w:id="105" w:author="Microsoft Office User" w:date="2018-03-24T19:33:00Z">
        <w:r w:rsidR="00800F94">
          <w:rPr>
            <w:rFonts w:ascii="Arial" w:eastAsia="Times New Roman" w:hAnsi="Arial" w:cs="Arial"/>
            <w:b/>
            <w:color w:val="FF0000"/>
            <w:sz w:val="19"/>
            <w:szCs w:val="19"/>
            <w:shd w:val="clear" w:color="auto" w:fill="FFFFFF"/>
          </w:rPr>
          <w:t>.</w:t>
        </w:r>
      </w:ins>
      <w:del w:id="106" w:author="Microsoft Office User" w:date="2018-03-24T19:39:00Z">
        <w:r w:rsidDel="00800F94">
          <w:rPr>
            <w:rFonts w:ascii="Arial" w:eastAsia="Times New Roman" w:hAnsi="Arial" w:cs="Arial"/>
            <w:color w:val="FF0000"/>
            <w:sz w:val="19"/>
            <w:szCs w:val="19"/>
            <w:shd w:val="clear" w:color="auto" w:fill="FFFFFF"/>
          </w:rPr>
          <w:delText xml:space="preserve"> </w:delText>
        </w:r>
      </w:del>
    </w:p>
    <w:p w14:paraId="79FE2C56" w14:textId="3DBF291C" w:rsidR="00BC3336" w:rsidRDefault="001A5EFC" w:rsidP="008B31DB">
      <w:pPr>
        <w:rPr>
          <w:rFonts w:ascii="Arial" w:eastAsia="Times New Roman" w:hAnsi="Arial" w:cs="Arial"/>
          <w:color w:val="FF0000"/>
          <w:sz w:val="19"/>
          <w:szCs w:val="19"/>
          <w:shd w:val="clear" w:color="auto" w:fill="FFFFFF"/>
        </w:rPr>
      </w:pPr>
      <w:ins w:id="107" w:author="Microsoft Office User" w:date="2018-03-24T19:52:00Z">
        <w:r>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72E27B3">
                  <wp:simplePos x="0" y="0"/>
                  <wp:positionH relativeFrom="column">
                    <wp:posOffset>-63500</wp:posOffset>
                  </wp:positionH>
                  <wp:positionV relativeFrom="paragraph">
                    <wp:posOffset>2729865</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108" w:author="Microsoft Office User" w:date="2018-03-24T19:52:00Z"/>
                                  <w:rFonts w:ascii="Arial" w:hAnsi="Arial" w:cs="Arial"/>
                                  <w:sz w:val="19"/>
                                  <w:szCs w:val="19"/>
                                </w:rPr>
                              </w:pPr>
                              <w:ins w:id="109" w:author="Microsoft Office User" w:date="2018-03-24T19:52:00Z">
                                <w:r w:rsidRPr="001A5EFC">
                                  <w:rPr>
                                    <w:rFonts w:ascii="Arial" w:eastAsia="Times New Roman" w:hAnsi="Arial" w:cs="Arial"/>
                                    <w:b/>
                                    <w:color w:val="222222"/>
                                    <w:sz w:val="19"/>
                                    <w:szCs w:val="19"/>
                                    <w:rPrChange w:id="110" w:author="Microsoft Office User" w:date="2018-03-24T19:53:00Z">
                                      <w:rPr>
                                        <w:rFonts w:ascii="Arial" w:eastAsia="Times New Roman" w:hAnsi="Arial" w:cs="Arial"/>
                                        <w:color w:val="222222"/>
                                        <w:sz w:val="19"/>
                                        <w:szCs w:val="19"/>
                                      </w:rPr>
                                    </w:rPrChange>
                                  </w:rPr>
                                  <w:t>Figure 3: ITT normalized to percent change from basal</w:t>
                                </w:r>
                                <w:r w:rsidRPr="001A5EFC">
                                  <w:rPr>
                                    <w:rFonts w:ascii="Arial" w:eastAsia="Times New Roman" w:hAnsi="Arial" w:cs="Arial"/>
                                    <w:b/>
                                    <w:color w:val="222222"/>
                                    <w:sz w:val="18"/>
                                    <w:szCs w:val="18"/>
                                    <w:rPrChange w:id="111" w:author="Microsoft Office User" w:date="2018-03-24T19:53:00Z">
                                      <w:rPr>
                                        <w:rFonts w:ascii="Arial" w:eastAsia="Times New Roman" w:hAnsi="Arial" w:cs="Arial"/>
                                        <w:color w:val="222222"/>
                                        <w:sz w:val="18"/>
                                        <w:szCs w:val="18"/>
                                      </w:rPr>
                                    </w:rPrChange>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4E7627" id="_x0000_t202" coordsize="21600,21600" o:spt="202" path="m0,0l0,21600,21600,21600,21600,0xe">
                  <v:stroke joinstyle="miter"/>
                  <v:path gradientshapeok="t" o:connecttype="rect"/>
                </v:shapetype>
                <v:shape id="Text Box 8" o:spid="_x0000_s1029" type="#_x0000_t202" style="position:absolute;margin-left:-5pt;margin-top:214.95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" filled="f" stroked="f">
                  <v:textbox>
                    <w:txbxContent>
                      <w:p w14:paraId="7A79D0FD" w14:textId="77777777" w:rsidR="001A5EFC" w:rsidRDefault="001A5EFC" w:rsidP="001A5EFC">
                        <w:pPr>
                          <w:rPr>
                            <w:ins w:id="112" w:author="Microsoft Office User" w:date="2018-03-24T19:52:00Z"/>
                            <w:rFonts w:ascii="Arial" w:hAnsi="Arial" w:cs="Arial"/>
                            <w:sz w:val="19"/>
                            <w:szCs w:val="19"/>
                          </w:rPr>
                        </w:pPr>
                        <w:ins w:id="113" w:author="Microsoft Office User" w:date="2018-03-24T19:52:00Z">
                          <w:r w:rsidRPr="001A5EFC">
                            <w:rPr>
                              <w:rFonts w:ascii="Arial" w:eastAsia="Times New Roman" w:hAnsi="Arial" w:cs="Arial"/>
                              <w:b/>
                              <w:color w:val="222222"/>
                              <w:sz w:val="19"/>
                              <w:szCs w:val="19"/>
                              <w:rPrChange w:id="114" w:author="Microsoft Office User" w:date="2018-03-24T19:53:00Z">
                                <w:rPr>
                                  <w:rFonts w:ascii="Arial" w:eastAsia="Times New Roman" w:hAnsi="Arial" w:cs="Arial"/>
                                  <w:color w:val="222222"/>
                                  <w:sz w:val="19"/>
                                  <w:szCs w:val="19"/>
                                </w:rPr>
                              </w:rPrChange>
                            </w:rPr>
                            <w:t>Figure 3: ITT normalized to percent change from basal</w:t>
                          </w:r>
                          <w:r w:rsidRPr="001A5EFC">
                            <w:rPr>
                              <w:rFonts w:ascii="Arial" w:eastAsia="Times New Roman" w:hAnsi="Arial" w:cs="Arial"/>
                              <w:b/>
                              <w:color w:val="222222"/>
                              <w:sz w:val="18"/>
                              <w:szCs w:val="18"/>
                              <w:rPrChange w:id="115" w:author="Microsoft Office User" w:date="2018-03-24T19:53:00Z">
                                <w:rPr>
                                  <w:rFonts w:ascii="Arial" w:eastAsia="Times New Roman" w:hAnsi="Arial" w:cs="Arial"/>
                                  <w:color w:val="222222"/>
                                  <w:sz w:val="18"/>
                                  <w:szCs w:val="18"/>
                                </w:rPr>
                              </w:rPrChange>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commentRangeStart w:id="116"/>
      <w:r w:rsidR="00C3439A">
        <w:rPr>
          <w:rFonts w:ascii="Arial" w:eastAsia="Times New Roman" w:hAnsi="Arial" w:cs="Arial"/>
          <w:noProof/>
          <w:color w:val="222222"/>
          <w:sz w:val="19"/>
          <w:szCs w:val="19"/>
          <w:shd w:val="clear" w:color="auto" w:fill="FFFFFF"/>
        </w:rPr>
        <w:drawing>
          <wp:inline distT="0" distB="0" distL="0" distR="0" wp14:anchorId="1CC11431" wp14:editId="0DC052D9">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commentRangeEnd w:id="116"/>
      <w:r w:rsidR="00253A0E">
        <w:rPr>
          <w:rStyle w:val="CommentReference"/>
        </w:rPr>
        <w:commentReference w:id="116"/>
      </w:r>
      <w:bookmarkStart w:id="117" w:name="_GoBack"/>
      <w:bookmarkEnd w:id="117"/>
      <w:r w:rsidR="00C3439A">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Default="00C3439A">
                            <w:r>
                              <w:t>A</w:t>
                            </w:r>
                            <w:r>
                              <w:tab/>
                            </w:r>
                            <w:r>
                              <w:tab/>
                            </w:r>
                            <w:r>
                              <w:tab/>
                            </w:r>
                            <w:r>
                              <w:tab/>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1E6D9" id="Text Box 18" o:spid="_x0000_s1029"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zs/orHcCAABiBQAADgAAAAAA&#10;AAAAAAAAAAAsAgAAZHJzL2Uyb0RvYy54bWxQSwECLQAUAAYACAAAACEAuvOJLd0AAAAIAQAADwAA&#10;AAAAAAAAAAAAAADPBAAAZHJzL2Rvd25yZXYueG1sUEsFBgAAAAAEAAQA8wAAANkFAAAAAA==&#10;" filled="f" stroked="f">
                <v:textbox>
                  <w:txbxContent>
                    <w:p w14:paraId="397E8B99" w14:textId="1B9A5928" w:rsidR="00C3439A" w:rsidRDefault="00C3439A">
                      <w:r>
                        <w:t>A</w:t>
                      </w:r>
                      <w:r>
                        <w:tab/>
                      </w:r>
                      <w:r>
                        <w:tab/>
                      </w:r>
                      <w:r>
                        <w:tab/>
                      </w:r>
                      <w:r>
                        <w:tab/>
                      </w:r>
                      <w:r>
                        <w:tab/>
                      </w:r>
                    </w:p>
                  </w:txbxContent>
                </v:textbox>
                <w10:wrap type="square"/>
              </v:shape>
            </w:pict>
          </mc:Fallback>
        </mc:AlternateContent>
      </w:r>
    </w:p>
    <w:p w14:paraId="7B2B6943" w14:textId="3A77BD7C"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22BEC3C0"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 xml:space="preserve">impaired insulin </w:t>
      </w:r>
      <w:commentRangeStart w:id="118"/>
      <w:r w:rsidR="006110EE">
        <w:rPr>
          <w:rFonts w:ascii="Arial" w:eastAsia="Times New Roman" w:hAnsi="Arial" w:cs="Arial"/>
          <w:color w:val="FF0000"/>
          <w:sz w:val="19"/>
          <w:szCs w:val="19"/>
          <w:shd w:val="clear" w:color="auto" w:fill="FFFFFF"/>
        </w:rPr>
        <w:t>degradation</w:t>
      </w:r>
      <w:commentRangeEnd w:id="118"/>
      <w:r w:rsidR="006110EE">
        <w:rPr>
          <w:rStyle w:val="CommentReference"/>
        </w:rPr>
        <w:commentReference w:id="118"/>
      </w:r>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w:t>
      </w:r>
      <w:r>
        <w:rPr>
          <w:rFonts w:ascii="Arial" w:eastAsia="Times New Roman" w:hAnsi="Arial" w:cs="Arial"/>
          <w:color w:val="FF0000"/>
          <w:sz w:val="19"/>
          <w:szCs w:val="19"/>
          <w:shd w:val="clear" w:color="auto" w:fill="FFFFFF"/>
        </w:rPr>
        <w:lastRenderedPageBreak/>
        <w:t>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125B9750" w14:textId="3D2B5A79" w:rsidR="008B31DB" w:rsidRDefault="007508B2">
      <w:commentRangeStart w:id="119"/>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10B5AAB" w14:textId="6A4E776E" w:rsidR="00832438" w:rsidRDefault="00832438">
      <w:pPr>
        <w:rPr>
          <w:ins w:id="120"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119"/>
      <w:r w:rsidR="003629DC">
        <w:rPr>
          <w:rStyle w:val="CommentReference"/>
        </w:rPr>
        <w:commentReference w:id="119"/>
      </w:r>
    </w:p>
    <w:p w14:paraId="5A242A6A" w14:textId="77777777" w:rsidR="003629DC" w:rsidRDefault="003629DC">
      <w:pPr>
        <w:rPr>
          <w:ins w:id="121"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122" w:author="Dave Bridges" w:date="2018-03-24T13:58:00Z"/>
          <w:rFonts w:ascii="Arial" w:eastAsia="Times New Roman" w:hAnsi="Arial" w:cs="Arial"/>
          <w:noProof/>
          <w:sz w:val="20"/>
        </w:rPr>
      </w:pPr>
      <w:ins w:id="123"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124" w:author="Dave Bridges" w:date="2018-03-24T13:58:00Z"/>
          <w:rFonts w:ascii="Arial" w:eastAsia="Times New Roman" w:hAnsi="Arial" w:cs="Arial"/>
          <w:noProof/>
          <w:sz w:val="20"/>
        </w:rPr>
      </w:pPr>
      <w:ins w:id="125"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126" w:author="Dave Bridges" w:date="2018-03-24T13:58:00Z"/>
          <w:rFonts w:ascii="Arial" w:eastAsia="Times New Roman" w:hAnsi="Arial" w:cs="Arial"/>
          <w:noProof/>
          <w:sz w:val="20"/>
        </w:rPr>
      </w:pPr>
      <w:ins w:id="127"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128" w:author="Dave Bridges" w:date="2018-03-24T13:58:00Z"/>
          <w:rFonts w:ascii="Arial" w:eastAsia="Times New Roman" w:hAnsi="Arial" w:cs="Arial"/>
          <w:noProof/>
          <w:sz w:val="20"/>
        </w:rPr>
      </w:pPr>
      <w:ins w:id="129"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130" w:author="Dave Bridges" w:date="2018-03-24T13:58:00Z"/>
          <w:rFonts w:ascii="Arial" w:hAnsi="Arial" w:cs="Arial"/>
          <w:noProof/>
          <w:sz w:val="20"/>
        </w:rPr>
      </w:pPr>
      <w:ins w:id="131"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132" w:author="Dave Bridges" w:date="2018-03-24T13:58:00Z"/>
          <w:rFonts w:ascii="Arial" w:eastAsia="Times New Roman" w:hAnsi="Arial" w:cs="Arial"/>
          <w:color w:val="FF0000"/>
          <w:sz w:val="19"/>
          <w:szCs w:val="19"/>
          <w:shd w:val="clear" w:color="auto" w:fill="FFFFFF"/>
        </w:rPr>
      </w:pPr>
      <w:ins w:id="133"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6" w:author="Dave Bridges" w:date="2018-03-24T13:55:00Z" w:initials="DB">
    <w:p w14:paraId="03049710" w14:textId="14FBE3C1" w:rsidR="001C5F02" w:rsidRDefault="001C5F02">
      <w:pPr>
        <w:pStyle w:val="CommentText"/>
      </w:pPr>
      <w:r>
        <w:rPr>
          <w:rStyle w:val="CommentReference"/>
        </w:rPr>
        <w:annotationRef/>
      </w:r>
      <w:r>
        <w:t xml:space="preserve">Write it </w:t>
      </w:r>
      <w:proofErr w:type="spellStart"/>
      <w:r>
        <w:t>witout</w:t>
      </w:r>
      <w:proofErr w:type="spellEnd"/>
      <w:r>
        <w:t xml:space="preserve"> interpretation</w:t>
      </w:r>
    </w:p>
  </w:comment>
  <w:comment w:id="39" w:author="Microsoft Office User" w:date="2018-03-24T16:19:00Z" w:initials="Office">
    <w:p w14:paraId="01705381" w14:textId="645BB4AD" w:rsidR="00435C2D" w:rsidRDefault="00435C2D">
      <w:pPr>
        <w:pStyle w:val="CommentText"/>
      </w:pPr>
      <w:r>
        <w:rPr>
          <w:rStyle w:val="CommentReference"/>
        </w:rPr>
        <w:annotationRef/>
      </w:r>
      <w:r>
        <w:t>This is the p-</w:t>
      </w:r>
      <w:proofErr w:type="spellStart"/>
      <w:r>
        <w:t>val</w:t>
      </w:r>
      <w:proofErr w:type="spellEnd"/>
      <w:r>
        <w:t xml:space="preserve"> we may not be able to assess?</w:t>
      </w:r>
    </w:p>
  </w:comment>
  <w:comment w:id="116" w:author="Dave Bridges" w:date="2018-03-24T14:07:00Z" w:initials="DB">
    <w:p w14:paraId="181987DC" w14:textId="634A85AD" w:rsidR="00253A0E" w:rsidRDefault="00253A0E">
      <w:pPr>
        <w:pStyle w:val="CommentText"/>
      </w:pPr>
      <w:r>
        <w:rPr>
          <w:rStyle w:val="CommentReference"/>
        </w:rPr>
        <w:annotationRef/>
      </w:r>
      <w:r>
        <w:t>Ake figure legend for this and put it in Supplementary Figure 1</w:t>
      </w:r>
    </w:p>
  </w:comment>
  <w:comment w:id="118" w:author="Dave Bridges" w:date="2018-03-24T14:17:00Z" w:initials="DB">
    <w:p w14:paraId="18DA4DD5" w14:textId="5B0629AE" w:rsidR="006110EE" w:rsidRDefault="006110EE">
      <w:pPr>
        <w:pStyle w:val="CommentText"/>
      </w:pPr>
      <w:r>
        <w:rPr>
          <w:rStyle w:val="CommentReference"/>
        </w:rPr>
        <w:annotationRef/>
      </w:r>
      <w:hyperlink r:id="rId1" w:history="1">
        <w:r w:rsidRPr="001A4773">
          <w:rPr>
            <w:rStyle w:val="Hyperlink"/>
          </w:rPr>
          <w:t>http://www.jbc.org/content/264/35/20992</w:t>
        </w:r>
      </w:hyperlink>
      <w:r>
        <w:t xml:space="preserve"> and </w:t>
      </w:r>
      <w:r w:rsidRPr="006110EE">
        <w:t>https://www.sciencedirect.com/science/article/pii/S0960076015300807</w:t>
      </w:r>
    </w:p>
  </w:comment>
  <w:comment w:id="119"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3049710" w15:done="0"/>
  <w15:commentEx w15:paraId="01705381" w15:done="0"/>
  <w15:commentEx w15:paraId="181987DC" w15:done="0"/>
  <w15:commentEx w15:paraId="18DA4DD5"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90431"/>
    <w:rsid w:val="000C02F1"/>
    <w:rsid w:val="000F1EB6"/>
    <w:rsid w:val="001152F7"/>
    <w:rsid w:val="00120D8D"/>
    <w:rsid w:val="00131ED6"/>
    <w:rsid w:val="00136BD4"/>
    <w:rsid w:val="001A5D8A"/>
    <w:rsid w:val="001A5EFC"/>
    <w:rsid w:val="001A75B0"/>
    <w:rsid w:val="001C5F02"/>
    <w:rsid w:val="001E44AD"/>
    <w:rsid w:val="001E64CD"/>
    <w:rsid w:val="00202340"/>
    <w:rsid w:val="00235908"/>
    <w:rsid w:val="00240721"/>
    <w:rsid w:val="00253A0E"/>
    <w:rsid w:val="00264818"/>
    <w:rsid w:val="00272449"/>
    <w:rsid w:val="00295BBA"/>
    <w:rsid w:val="00312E52"/>
    <w:rsid w:val="00314713"/>
    <w:rsid w:val="00323FED"/>
    <w:rsid w:val="00341448"/>
    <w:rsid w:val="003629DC"/>
    <w:rsid w:val="00375C86"/>
    <w:rsid w:val="003869C7"/>
    <w:rsid w:val="003E25D1"/>
    <w:rsid w:val="003F6249"/>
    <w:rsid w:val="004019FB"/>
    <w:rsid w:val="00434BB4"/>
    <w:rsid w:val="00435C2D"/>
    <w:rsid w:val="00476DF6"/>
    <w:rsid w:val="004B618C"/>
    <w:rsid w:val="004E667A"/>
    <w:rsid w:val="005847DE"/>
    <w:rsid w:val="005946A3"/>
    <w:rsid w:val="005A68AD"/>
    <w:rsid w:val="005F50BB"/>
    <w:rsid w:val="00603402"/>
    <w:rsid w:val="006110EE"/>
    <w:rsid w:val="00621647"/>
    <w:rsid w:val="00662C0D"/>
    <w:rsid w:val="0067000C"/>
    <w:rsid w:val="006A3059"/>
    <w:rsid w:val="006A4333"/>
    <w:rsid w:val="006D0542"/>
    <w:rsid w:val="006F572B"/>
    <w:rsid w:val="007325C6"/>
    <w:rsid w:val="007508B2"/>
    <w:rsid w:val="00750B5E"/>
    <w:rsid w:val="00787C40"/>
    <w:rsid w:val="00790FFF"/>
    <w:rsid w:val="00795976"/>
    <w:rsid w:val="007C44E2"/>
    <w:rsid w:val="007F5CC9"/>
    <w:rsid w:val="00800F94"/>
    <w:rsid w:val="00810BB4"/>
    <w:rsid w:val="00826316"/>
    <w:rsid w:val="00832438"/>
    <w:rsid w:val="00843B64"/>
    <w:rsid w:val="0088205D"/>
    <w:rsid w:val="00883C73"/>
    <w:rsid w:val="008A323C"/>
    <w:rsid w:val="008B31DB"/>
    <w:rsid w:val="008E1744"/>
    <w:rsid w:val="009171E5"/>
    <w:rsid w:val="00917DC0"/>
    <w:rsid w:val="00925A7D"/>
    <w:rsid w:val="00961A9D"/>
    <w:rsid w:val="00964D88"/>
    <w:rsid w:val="009A335B"/>
    <w:rsid w:val="009D36FF"/>
    <w:rsid w:val="00A16083"/>
    <w:rsid w:val="00A40AEF"/>
    <w:rsid w:val="00AD59AE"/>
    <w:rsid w:val="00B178E1"/>
    <w:rsid w:val="00B20EC3"/>
    <w:rsid w:val="00B37AB0"/>
    <w:rsid w:val="00B37BF1"/>
    <w:rsid w:val="00B546FE"/>
    <w:rsid w:val="00B734D0"/>
    <w:rsid w:val="00B93C8C"/>
    <w:rsid w:val="00BC3336"/>
    <w:rsid w:val="00BD03A5"/>
    <w:rsid w:val="00BD7DDD"/>
    <w:rsid w:val="00C023FC"/>
    <w:rsid w:val="00C33279"/>
    <w:rsid w:val="00C3439A"/>
    <w:rsid w:val="00C66EAE"/>
    <w:rsid w:val="00C9202B"/>
    <w:rsid w:val="00C93F90"/>
    <w:rsid w:val="00CC3862"/>
    <w:rsid w:val="00CE11BE"/>
    <w:rsid w:val="00D10AB5"/>
    <w:rsid w:val="00D22789"/>
    <w:rsid w:val="00DA3F41"/>
    <w:rsid w:val="00DD20C6"/>
    <w:rsid w:val="00DE3303"/>
    <w:rsid w:val="00DE4DFD"/>
    <w:rsid w:val="00DF16A0"/>
    <w:rsid w:val="00DF4595"/>
    <w:rsid w:val="00DF6D48"/>
    <w:rsid w:val="00DF79D8"/>
    <w:rsid w:val="00E67522"/>
    <w:rsid w:val="00E96EA3"/>
    <w:rsid w:val="00EE279C"/>
    <w:rsid w:val="00F03941"/>
    <w:rsid w:val="00F50F5D"/>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jbc.org/content/264/35/20992" TargetMode="External"/></Relationship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10.emf"/><Relationship Id="rId10"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83</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1</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758654688"/>
        <c:axId val="-782231024"/>
      </c:barChart>
      <c:catAx>
        <c:axId val="-7586546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82231024"/>
        <c:crosses val="autoZero"/>
        <c:auto val="1"/>
        <c:lblAlgn val="ctr"/>
        <c:lblOffset val="100"/>
        <c:tickLblSkip val="1"/>
        <c:tickMarkSkip val="1"/>
        <c:noMultiLvlLbl val="0"/>
      </c:catAx>
      <c:valAx>
        <c:axId val="-782231024"/>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58654688"/>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727201696"/>
        <c:axId val="-728605344"/>
      </c:barChart>
      <c:catAx>
        <c:axId val="-72720169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28605344"/>
        <c:crosses val="autoZero"/>
        <c:auto val="1"/>
        <c:lblAlgn val="ctr"/>
        <c:lblOffset val="100"/>
        <c:tickLblSkip val="1"/>
        <c:tickMarkSkip val="1"/>
        <c:noMultiLvlLbl val="0"/>
      </c:catAx>
      <c:valAx>
        <c:axId val="-728605344"/>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27201696"/>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1</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832255408"/>
        <c:axId val="-800409488"/>
      </c:barChart>
      <c:catAx>
        <c:axId val="-83225540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00409488"/>
        <c:crosses val="autoZero"/>
        <c:auto val="1"/>
        <c:lblAlgn val="ctr"/>
        <c:lblOffset val="100"/>
        <c:tickLblSkip val="1"/>
        <c:tickMarkSkip val="1"/>
        <c:noMultiLvlLbl val="0"/>
      </c:catAx>
      <c:valAx>
        <c:axId val="-800409488"/>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32255408"/>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1</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4</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725553200"/>
        <c:axId val="-727849072"/>
      </c:barChart>
      <c:catAx>
        <c:axId val="-72555320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27849072"/>
        <c:crosses val="autoZero"/>
        <c:auto val="1"/>
        <c:lblAlgn val="ctr"/>
        <c:lblOffset val="100"/>
        <c:tickLblSkip val="1"/>
        <c:tickMarkSkip val="1"/>
        <c:noMultiLvlLbl val="0"/>
      </c:catAx>
      <c:valAx>
        <c:axId val="-727849072"/>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25553200"/>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9</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762186528"/>
        <c:axId val="-722068176"/>
      </c:barChart>
      <c:catAx>
        <c:axId val="-762186528"/>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22068176"/>
        <c:crosses val="autoZero"/>
        <c:auto val="1"/>
        <c:lblAlgn val="ctr"/>
        <c:lblOffset val="100"/>
        <c:tickLblSkip val="1"/>
        <c:tickMarkSkip val="1"/>
        <c:noMultiLvlLbl val="0"/>
      </c:catAx>
      <c:valAx>
        <c:axId val="-722068176"/>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62186528"/>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45FAB54-E6C4-F748-8482-0F0A162C8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5</Pages>
  <Words>4295</Words>
  <Characters>24485</Characters>
  <Application>Microsoft Macintosh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4</cp:revision>
  <dcterms:created xsi:type="dcterms:W3CDTF">2018-03-18T20:34:00Z</dcterms:created>
  <dcterms:modified xsi:type="dcterms:W3CDTF">2018-03-24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